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F4875" w:rsidRPr="00191F06" w:rsidRDefault="00CF4875" w:rsidP="00191F06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EC1D88" w:rsidRPr="00191F06" w:rsidRDefault="003A3310" w:rsidP="00191F06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 w:rsidRPr="00191F06">
        <w:rPr>
          <w:rFonts w:ascii="Times New Roman" w:hAnsi="Times New Roman"/>
          <w:sz w:val="24"/>
          <w:szCs w:val="24"/>
        </w:rPr>
        <w:t xml:space="preserve">Betsy </w:t>
      </w:r>
      <w:proofErr w:type="spellStart"/>
      <w:r w:rsidRPr="00191F06">
        <w:rPr>
          <w:rFonts w:ascii="Times New Roman" w:hAnsi="Times New Roman"/>
          <w:sz w:val="24"/>
          <w:szCs w:val="24"/>
        </w:rPr>
        <w:t>DeVos</w:t>
      </w:r>
      <w:proofErr w:type="spellEnd"/>
      <w:r w:rsidRPr="00191F06">
        <w:rPr>
          <w:rFonts w:ascii="Times New Roman" w:hAnsi="Times New Roman"/>
          <w:sz w:val="24"/>
          <w:szCs w:val="24"/>
        </w:rPr>
        <w:t xml:space="preserve"> as the US Education Secretary</w:t>
      </w:r>
    </w:p>
    <w:p w:rsidR="00CF4875" w:rsidRPr="00191F06" w:rsidRDefault="00CF4875" w:rsidP="00191F06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EC1D88" w:rsidRPr="00191F06" w:rsidRDefault="003A3310" w:rsidP="00191F06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 w:rsidRPr="00191F06">
        <w:rPr>
          <w:rFonts w:ascii="Times New Roman" w:hAnsi="Times New Roman"/>
          <w:sz w:val="24"/>
          <w:szCs w:val="24"/>
        </w:rPr>
        <w:t>Student Name</w:t>
      </w:r>
    </w:p>
    <w:p w:rsidR="00CF4875" w:rsidRPr="00191F06" w:rsidRDefault="00CF4875" w:rsidP="00191F06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CF4875" w:rsidP="00191F06">
      <w:pPr>
        <w:spacing w:line="480" w:lineRule="auto"/>
        <w:jc w:val="center"/>
        <w:rPr>
          <w:rFonts w:ascii="Times New Roman" w:hAnsi="Times New Roman"/>
          <w:sz w:val="24"/>
          <w:szCs w:val="24"/>
        </w:rPr>
      </w:pPr>
    </w:p>
    <w:p w:rsidR="00CF4875" w:rsidRPr="00191F06" w:rsidRDefault="003A3310" w:rsidP="00191F06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 w:rsidRPr="00191F06">
        <w:rPr>
          <w:rFonts w:ascii="Times New Roman" w:hAnsi="Times New Roman"/>
          <w:sz w:val="24"/>
          <w:szCs w:val="24"/>
        </w:rPr>
        <w:t>Date</w:t>
      </w:r>
    </w:p>
    <w:p w:rsidR="00CF4875" w:rsidRPr="00191F06" w:rsidRDefault="00CF4875" w:rsidP="00191F06">
      <w:pPr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</w:p>
    <w:p w:rsidR="00962ABF" w:rsidRPr="00191F06" w:rsidRDefault="003930BD" w:rsidP="00191F06">
      <w:pPr>
        <w:spacing w:after="0" w:line="480" w:lineRule="auto"/>
        <w:rPr>
          <w:rFonts w:ascii="Times New Roman" w:hAnsi="Times New Roman"/>
          <w:i/>
          <w:sz w:val="24"/>
          <w:szCs w:val="24"/>
        </w:rPr>
      </w:pPr>
      <w:r w:rsidRPr="00191F06">
        <w:rPr>
          <w:rFonts w:ascii="Times New Roman" w:hAnsi="Times New Roman"/>
          <w:sz w:val="24"/>
          <w:szCs w:val="24"/>
        </w:rPr>
        <w:br w:type="page"/>
      </w:r>
    </w:p>
    <w:p w:rsidR="00BF2515" w:rsidRPr="00191F06" w:rsidRDefault="00D04BB5" w:rsidP="00191F06">
      <w:pPr>
        <w:spacing w:after="0" w:line="480" w:lineRule="auto"/>
        <w:ind w:firstLine="720"/>
        <w:rPr>
          <w:rFonts w:ascii="Times New Roman" w:hAnsi="Times New Roman"/>
          <w:color w:val="000000" w:themeColor="text1"/>
          <w:sz w:val="24"/>
          <w:szCs w:val="24"/>
        </w:rPr>
      </w:pPr>
      <w:r w:rsidRPr="00191F06">
        <w:rPr>
          <w:rFonts w:ascii="Times New Roman" w:hAnsi="Times New Roman"/>
          <w:color w:val="000000" w:themeColor="text1"/>
          <w:sz w:val="24"/>
          <w:szCs w:val="24"/>
        </w:rPr>
        <w:lastRenderedPageBreak/>
        <w:t xml:space="preserve">Betsy </w:t>
      </w:r>
      <w:proofErr w:type="spellStart"/>
      <w:r w:rsidRPr="00191F06">
        <w:rPr>
          <w:rFonts w:ascii="Times New Roman" w:hAnsi="Times New Roman"/>
          <w:color w:val="000000" w:themeColor="text1"/>
          <w:sz w:val="24"/>
          <w:szCs w:val="24"/>
        </w:rPr>
        <w:t>DeVos</w:t>
      </w:r>
      <w:proofErr w:type="spellEnd"/>
      <w:r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is the 11</w:t>
      </w:r>
      <w:r w:rsidRPr="00191F06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th</w:t>
      </w:r>
      <w:r w:rsidR="000A532F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United States</w:t>
      </w:r>
      <w:r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secretary of education since </w:t>
      </w:r>
      <w:r w:rsidR="00B46DA6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February 7, 2017. She was selected by the president Donald Trump. She has been </w:t>
      </w:r>
      <w:r w:rsidR="00343516" w:rsidRPr="00191F06">
        <w:rPr>
          <w:rFonts w:ascii="Times New Roman" w:hAnsi="Times New Roman"/>
          <w:color w:val="000000" w:themeColor="text1"/>
          <w:sz w:val="24"/>
          <w:szCs w:val="24"/>
        </w:rPr>
        <w:t>participating in making education policies since past three d</w:t>
      </w:r>
      <w:bookmarkStart w:id="0" w:name="_GoBack"/>
      <w:bookmarkEnd w:id="0"/>
      <w:r w:rsidR="00343516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ecades. She remained an advocate for </w:t>
      </w:r>
      <w:r w:rsidR="00944683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bringing reforms for children and parents regarding their education. She has been working </w:t>
      </w:r>
      <w:r w:rsidR="00105519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passionately for helping out the underserved children and ensuring quality education for them. Her interest in education developed when she sent her </w:t>
      </w:r>
      <w:r w:rsidR="00E632A0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daughter to school and realized that American education system does not provide equal opportunities for all children. She worked </w:t>
      </w:r>
      <w:r w:rsidR="00232847" w:rsidRPr="00191F06">
        <w:rPr>
          <w:rFonts w:ascii="Times New Roman" w:hAnsi="Times New Roman"/>
          <w:color w:val="000000" w:themeColor="text1"/>
          <w:sz w:val="24"/>
          <w:szCs w:val="24"/>
        </w:rPr>
        <w:t>as an in-school mentor for underserved students in Grand Rapids Public School</w:t>
      </w:r>
      <w:r w:rsidR="003636A6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about which she said was a life changing experience for her. That 15 years tenure changed her perspective about education system and </w:t>
      </w:r>
      <w:r w:rsidR="00052EF5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encouraged her to work for </w:t>
      </w:r>
      <w:r w:rsidR="00B7379D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education reforms for all. </w:t>
      </w:r>
    </w:p>
    <w:p w:rsidR="00B7379D" w:rsidRPr="00191F06" w:rsidRDefault="00CB5862" w:rsidP="00191F06">
      <w:pPr>
        <w:spacing w:after="0" w:line="480" w:lineRule="auto"/>
        <w:ind w:firstLine="720"/>
        <w:rPr>
          <w:rFonts w:ascii="Times New Roman" w:hAnsi="Times New Roman"/>
          <w:color w:val="000000" w:themeColor="text1"/>
          <w:sz w:val="24"/>
          <w:szCs w:val="24"/>
        </w:rPr>
      </w:pPr>
      <w:r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However, </w:t>
      </w:r>
      <w:proofErr w:type="spellStart"/>
      <w:r w:rsidR="00CA7995" w:rsidRPr="00191F06">
        <w:rPr>
          <w:rFonts w:ascii="Times New Roman" w:hAnsi="Times New Roman"/>
          <w:color w:val="000000" w:themeColor="text1"/>
          <w:sz w:val="24"/>
          <w:szCs w:val="24"/>
        </w:rPr>
        <w:t>DeVos</w:t>
      </w:r>
      <w:proofErr w:type="spellEnd"/>
      <w:r w:rsidR="00CA7995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has </w:t>
      </w:r>
      <w:r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been the center </w:t>
      </w:r>
      <w:r w:rsidR="00D12AFB" w:rsidRPr="00191F06">
        <w:rPr>
          <w:rFonts w:ascii="Times New Roman" w:hAnsi="Times New Roman"/>
          <w:color w:val="000000" w:themeColor="text1"/>
          <w:sz w:val="24"/>
          <w:szCs w:val="24"/>
        </w:rPr>
        <w:t>of criticism for a long period of time. She has been promoting her recommended options for parents to opt for the schools</w:t>
      </w:r>
      <w:r w:rsidR="00A126B4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for their children whatever they decide to. She believes that government should provide the subsidies to the parents in the form of vouchers in case they choose a private school. </w:t>
      </w:r>
      <w:r w:rsidR="00C82C28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During her period, she has not only received criticism from Democrats but Republicans alike. The teachers’ union allies and the </w:t>
      </w:r>
      <w:r w:rsidR="00701958" w:rsidRPr="00191F06">
        <w:rPr>
          <w:rFonts w:ascii="Times New Roman" w:hAnsi="Times New Roman"/>
          <w:color w:val="000000" w:themeColor="text1"/>
          <w:sz w:val="24"/>
          <w:szCs w:val="24"/>
        </w:rPr>
        <w:t>people in rural states who solely rely on the conventional public schools have opposed her promotion</w:t>
      </w:r>
      <w:r w:rsidR="005751F6" w:rsidRPr="00191F06">
        <w:rPr>
          <w:rFonts w:ascii="Times New Roman" w:hAnsi="Times New Roman"/>
          <w:color w:val="000000" w:themeColor="text1"/>
          <w:sz w:val="24"/>
          <w:szCs w:val="24"/>
        </w:rPr>
        <w:t>. Another contradiction has been that she could not even advocate her own policies. She has made significant mistakes since she entered the public life</w:t>
      </w:r>
      <w:r w:rsidR="009A60C6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. The first gaffe on her behalf was when she </w:t>
      </w:r>
      <w:r w:rsidR="00807779" w:rsidRPr="00191F06">
        <w:rPr>
          <w:rFonts w:ascii="Times New Roman" w:hAnsi="Times New Roman"/>
          <w:color w:val="000000" w:themeColor="text1"/>
          <w:sz w:val="24"/>
          <w:szCs w:val="24"/>
        </w:rPr>
        <w:t>began with her confirmation hearing where she seemed quite confused about the federal education laws.</w:t>
      </w:r>
      <w:r w:rsidR="007042CB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But she could not cover up and made another huge mistake when she calle</w:t>
      </w:r>
      <w:r w:rsidR="00FD4DAD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d America’s black colleges as real pioneers about the school choices. </w:t>
      </w:r>
      <w:r w:rsidR="00B420C3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Later, in another </w:t>
      </w:r>
      <w:r w:rsidR="00B420C3" w:rsidRPr="00191F06">
        <w:rPr>
          <w:rFonts w:ascii="Times New Roman" w:hAnsi="Times New Roman"/>
          <w:color w:val="000000" w:themeColor="text1"/>
          <w:sz w:val="24"/>
          <w:szCs w:val="24"/>
        </w:rPr>
        <w:lastRenderedPageBreak/>
        <w:t xml:space="preserve">hearing she said that she would stop the federal funds for private schools in case she noticed any discrimination against </w:t>
      </w:r>
      <w:r w:rsidR="00AC2F2E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African Americans or students from the LGBT </w:t>
      </w:r>
      <w:proofErr w:type="gramStart"/>
      <w:r w:rsidR="00AC2F2E" w:rsidRPr="00191F06">
        <w:rPr>
          <w:rFonts w:ascii="Times New Roman" w:hAnsi="Times New Roman"/>
          <w:color w:val="000000" w:themeColor="text1"/>
          <w:sz w:val="24"/>
          <w:szCs w:val="24"/>
        </w:rPr>
        <w:t>community</w:t>
      </w:r>
      <w:r w:rsidR="008A0EBE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gramEnd"/>
      <w:r w:rsidR="008A0EBE" w:rsidRPr="00191F06">
        <w:rPr>
          <w:rStyle w:val="FootnoteReference"/>
          <w:rFonts w:ascii="Times New Roman" w:hAnsi="Times New Roman"/>
          <w:color w:val="000000" w:themeColor="text1"/>
          <w:sz w:val="24"/>
          <w:szCs w:val="24"/>
        </w:rPr>
        <w:footnoteReference w:id="1"/>
      </w:r>
      <w:r w:rsidR="00AC2F2E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</w:p>
    <w:p w:rsidR="00052EF5" w:rsidRPr="00191F06" w:rsidRDefault="00580B6E" w:rsidP="00191F06">
      <w:pPr>
        <w:spacing w:after="0" w:line="480" w:lineRule="auto"/>
        <w:ind w:firstLine="720"/>
        <w:rPr>
          <w:rFonts w:ascii="Times New Roman" w:hAnsi="Times New Roman"/>
          <w:color w:val="000000" w:themeColor="text1"/>
          <w:sz w:val="24"/>
          <w:szCs w:val="24"/>
        </w:rPr>
      </w:pPr>
      <w:r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The series of embarrassing moments did not end there as she yet made another </w:t>
      </w:r>
      <w:r w:rsidR="00116A8B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blunder when she publically advocated the prevention of funds for the Special Olympics and later backtracked saying she </w:t>
      </w:r>
      <w:r w:rsidR="00AC4F06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was always against the cut after President Trump </w:t>
      </w:r>
      <w:r w:rsidR="00E70B5E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had </w:t>
      </w:r>
      <w:r w:rsidR="00AC4F06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overridden her. </w:t>
      </w:r>
      <w:r w:rsidR="00E70B5E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She has had so much hatred and denial that president of Thomas B. Fordham Institute </w:t>
      </w:r>
      <w:r w:rsidR="00A96947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who is a conservative education think tank said that she should stand down as </w:t>
      </w:r>
      <w:r w:rsidR="007E7787" w:rsidRPr="00191F06">
        <w:rPr>
          <w:rFonts w:ascii="Times New Roman" w:hAnsi="Times New Roman"/>
          <w:color w:val="000000" w:themeColor="text1"/>
          <w:sz w:val="24"/>
          <w:szCs w:val="24"/>
        </w:rPr>
        <w:t>she was damaging her cause herself. She has even made it hard for the education reformers to take steps at both local and state level. However, amidst all th</w:t>
      </w:r>
      <w:r w:rsidR="000A532F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ese unwanted events in her career, she made an effective move that could change the entire perspective of education system in United States. She </w:t>
      </w:r>
      <w:r w:rsidR="00366251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was acknowledged by a conservative institute in Manhattan, where she </w:t>
      </w:r>
      <w:r w:rsidR="00495DBE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mentioned the initiatives from the Obama era that she had overturned or was </w:t>
      </w:r>
      <w:r w:rsidR="00E077EA" w:rsidRPr="00191F06">
        <w:rPr>
          <w:rFonts w:ascii="Times New Roman" w:hAnsi="Times New Roman"/>
          <w:color w:val="000000" w:themeColor="text1"/>
          <w:sz w:val="24"/>
          <w:szCs w:val="24"/>
        </w:rPr>
        <w:t>planning on reversing them in regards to civil and student rights.</w:t>
      </w:r>
    </w:p>
    <w:p w:rsidR="007E7787" w:rsidRPr="00191F06" w:rsidRDefault="00A2421A" w:rsidP="00191F06">
      <w:pPr>
        <w:spacing w:after="0" w:line="480" w:lineRule="auto"/>
        <w:ind w:firstLine="720"/>
        <w:rPr>
          <w:rFonts w:ascii="Times New Roman" w:hAnsi="Times New Roman"/>
          <w:color w:val="000000" w:themeColor="text1"/>
          <w:sz w:val="24"/>
          <w:szCs w:val="24"/>
        </w:rPr>
      </w:pPr>
      <w:proofErr w:type="spellStart"/>
      <w:r w:rsidRPr="00191F06">
        <w:rPr>
          <w:rFonts w:ascii="Times New Roman" w:hAnsi="Times New Roman"/>
          <w:color w:val="000000" w:themeColor="text1"/>
          <w:sz w:val="24"/>
          <w:szCs w:val="24"/>
        </w:rPr>
        <w:t>DeVos</w:t>
      </w:r>
      <w:proofErr w:type="spellEnd"/>
      <w:r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CE4B9B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jeopardized a program </w:t>
      </w:r>
      <w:r w:rsidR="00B94003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in order to help the educators and policy makers to </w:t>
      </w:r>
      <w:r w:rsidR="003A2159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regulate the college loan debt. The Trump administration threatened to eliminate the </w:t>
      </w:r>
      <w:r w:rsidR="006874C0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student loan forgiveness program after ten years of service and timely payments. However, only a select few received </w:t>
      </w:r>
      <w:r w:rsidR="001D5198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forgiveness and it turned out to be another biggest failure. Her right hand man, </w:t>
      </w:r>
      <w:r w:rsidR="00270A7F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Steven </w:t>
      </w:r>
      <w:proofErr w:type="spellStart"/>
      <w:r w:rsidR="00270A7F" w:rsidRPr="00191F06">
        <w:rPr>
          <w:rFonts w:ascii="Times New Roman" w:hAnsi="Times New Roman"/>
          <w:color w:val="000000" w:themeColor="text1"/>
          <w:sz w:val="24"/>
          <w:szCs w:val="24"/>
        </w:rPr>
        <w:t>Menashi</w:t>
      </w:r>
      <w:proofErr w:type="spellEnd"/>
      <w:r w:rsidR="00270A7F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, has remained her advisor in all these tragic </w:t>
      </w:r>
      <w:r w:rsidR="002C64D5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public policies such as failure of student protection program, </w:t>
      </w:r>
      <w:r w:rsidR="009E2FED" w:rsidRPr="00191F06">
        <w:rPr>
          <w:rFonts w:ascii="Times New Roman" w:hAnsi="Times New Roman"/>
          <w:color w:val="000000" w:themeColor="text1"/>
          <w:sz w:val="24"/>
          <w:szCs w:val="24"/>
        </w:rPr>
        <w:t>safety against sexual harassment and assault, and protecting student loan forgiveness program. Howeve</w:t>
      </w:r>
      <w:r w:rsidR="00EA7586" w:rsidRPr="00191F06">
        <w:rPr>
          <w:rFonts w:ascii="Times New Roman" w:hAnsi="Times New Roman"/>
          <w:color w:val="000000" w:themeColor="text1"/>
          <w:sz w:val="24"/>
          <w:szCs w:val="24"/>
        </w:rPr>
        <w:t>r, President Trump awarded him with appointment in the Second Court of Appeals.</w:t>
      </w:r>
      <w:r w:rsidR="007C19B3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="007C19B3" w:rsidRPr="00191F06">
        <w:rPr>
          <w:rFonts w:ascii="Times New Roman" w:hAnsi="Times New Roman"/>
          <w:color w:val="000000" w:themeColor="text1"/>
          <w:sz w:val="24"/>
          <w:szCs w:val="24"/>
        </w:rPr>
        <w:t>DeVos</w:t>
      </w:r>
      <w:proofErr w:type="spellEnd"/>
      <w:r w:rsidR="007C19B3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is also trying to </w:t>
      </w:r>
      <w:r w:rsidR="003F0902" w:rsidRPr="00191F06">
        <w:rPr>
          <w:rFonts w:ascii="Times New Roman" w:hAnsi="Times New Roman"/>
          <w:color w:val="000000" w:themeColor="text1"/>
          <w:sz w:val="24"/>
          <w:szCs w:val="24"/>
        </w:rPr>
        <w:t>bring around</w:t>
      </w:r>
      <w:r w:rsidR="007C19B3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the </w:t>
      </w:r>
      <w:r w:rsidR="003F0902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vouchers again and </w:t>
      </w:r>
      <w:r w:rsidR="00464363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teaming up with a </w:t>
      </w:r>
      <w:r w:rsidR="00464363" w:rsidRPr="00191F06">
        <w:rPr>
          <w:rFonts w:ascii="Times New Roman" w:hAnsi="Times New Roman"/>
          <w:color w:val="000000" w:themeColor="text1"/>
          <w:sz w:val="24"/>
          <w:szCs w:val="24"/>
        </w:rPr>
        <w:lastRenderedPageBreak/>
        <w:t xml:space="preserve">right wing think tank, American Enterprise Institute, in order to </w:t>
      </w:r>
      <w:r w:rsidR="007E4D1E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support Trump’s plan of cutting $5 billion from the </w:t>
      </w:r>
      <w:r w:rsidR="00AF347F" w:rsidRPr="00191F06">
        <w:rPr>
          <w:rFonts w:ascii="Times New Roman" w:hAnsi="Times New Roman"/>
          <w:color w:val="000000" w:themeColor="text1"/>
          <w:sz w:val="24"/>
          <w:szCs w:val="24"/>
        </w:rPr>
        <w:t>state schools for funding private and religious schools</w:t>
      </w:r>
      <w:r w:rsidR="00FD3539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FD3539" w:rsidRPr="00191F06">
        <w:rPr>
          <w:rStyle w:val="FootnoteReference"/>
          <w:rFonts w:ascii="Times New Roman" w:hAnsi="Times New Roman"/>
          <w:color w:val="000000" w:themeColor="text1"/>
          <w:sz w:val="24"/>
          <w:szCs w:val="24"/>
        </w:rPr>
        <w:footnoteReference w:id="2"/>
      </w:r>
      <w:r w:rsidR="00AF347F" w:rsidRPr="00191F06">
        <w:rPr>
          <w:rFonts w:ascii="Times New Roman" w:hAnsi="Times New Roman"/>
          <w:color w:val="000000" w:themeColor="text1"/>
          <w:sz w:val="24"/>
          <w:szCs w:val="24"/>
        </w:rPr>
        <w:t xml:space="preserve">. </w:t>
      </w:r>
    </w:p>
    <w:p w:rsidR="00BF2515" w:rsidRPr="00191F06" w:rsidRDefault="00E809F7" w:rsidP="00191F06">
      <w:pPr>
        <w:spacing w:after="0" w:line="480" w:lineRule="auto"/>
        <w:rPr>
          <w:rFonts w:ascii="Times New Roman" w:hAnsi="Times New Roman"/>
          <w:iCs/>
          <w:color w:val="000000" w:themeColor="text1"/>
          <w:sz w:val="24"/>
          <w:szCs w:val="24"/>
        </w:rPr>
      </w:pPr>
      <w:r w:rsidRPr="00191F06">
        <w:rPr>
          <w:rFonts w:ascii="Times New Roman" w:hAnsi="Times New Roman"/>
          <w:iCs/>
          <w:color w:val="000000" w:themeColor="text1"/>
          <w:sz w:val="24"/>
          <w:szCs w:val="24"/>
        </w:rPr>
        <w:tab/>
      </w:r>
      <w:proofErr w:type="spellStart"/>
      <w:r w:rsidRPr="00191F06">
        <w:rPr>
          <w:rFonts w:ascii="Times New Roman" w:hAnsi="Times New Roman"/>
          <w:iCs/>
          <w:color w:val="000000" w:themeColor="text1"/>
          <w:sz w:val="24"/>
          <w:szCs w:val="24"/>
        </w:rPr>
        <w:t>DeVos</w:t>
      </w:r>
      <w:proofErr w:type="spellEnd"/>
      <w:r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has been </w:t>
      </w:r>
      <w:r w:rsidR="00DE6D6E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criticizing the </w:t>
      </w:r>
      <w:r w:rsidR="00CF6CF7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primary and secondary education system in the united Stated for the past decades. She has </w:t>
      </w:r>
      <w:r w:rsidR="00E800DF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been using different</w:t>
      </w:r>
      <w:r w:rsidR="00E64759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tactics to promote</w:t>
      </w:r>
      <w:r w:rsidR="00E800DF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her privatization agenda. She often uses the term student achievement crisis </w:t>
      </w:r>
      <w:r w:rsidR="00E64759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or expanding education freedom</w:t>
      </w:r>
      <w:r w:rsidR="00B51B02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in order to gain support for her privatization motive. Nonetheless, she does not focuses on bringing reforms to the public schools </w:t>
      </w:r>
      <w:r w:rsidR="00357E80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or improving the parents and teachers support. These factors could easily be used to </w:t>
      </w:r>
      <w:r w:rsidR="00E14011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potentially enhance the test results. Her education philosophy is based on free market approach such as she is working on reducing the government’s </w:t>
      </w:r>
      <w:r w:rsidR="00EF28A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role while increasing the privatization of schools. She believes that within an </w:t>
      </w:r>
      <w:r w:rsidR="000E7FB9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educational</w:t>
      </w:r>
      <w:r w:rsidR="00EF28A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setting, there are no cult</w:t>
      </w:r>
      <w:r w:rsidR="000E7FB9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ural </w:t>
      </w:r>
      <w:r w:rsidR="00BE722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difference implications and that vouchers and </w:t>
      </w:r>
      <w:r w:rsidR="007807B4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greement can save many schools from failing.  </w:t>
      </w:r>
      <w:r w:rsidR="0080075C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However, there are certain limitations in her professional life just as </w:t>
      </w:r>
      <w:r w:rsidR="001F00BA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she is considered too polite, or without clear meaning of her ideologies without the fear of any gender, race, color or nationality.</w:t>
      </w:r>
      <w:r w:rsidR="00AB013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proofErr w:type="spellStart"/>
      <w:r w:rsidR="00AB013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DeVos</w:t>
      </w:r>
      <w:proofErr w:type="spellEnd"/>
      <w:r w:rsidR="00AB013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has also not made any comments for bringing improved educational technology</w:t>
      </w:r>
      <w:r w:rsidR="00146C20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reforms in schools. Neither does she criticizes nor does she acknowledges or tries </w:t>
      </w:r>
      <w:r w:rsidR="00DC194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t</w:t>
      </w:r>
      <w:r w:rsidR="00146C20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o fix these issues about leaning </w:t>
      </w:r>
      <w:proofErr w:type="gramStart"/>
      <w:r w:rsidR="00146C20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outcome</w:t>
      </w:r>
      <w:r w:rsidR="00DC194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proofErr w:type="gramEnd"/>
      <w:r w:rsidR="00DC1948" w:rsidRPr="00191F06">
        <w:rPr>
          <w:rStyle w:val="FootnoteReference"/>
          <w:rFonts w:ascii="Times New Roman" w:hAnsi="Times New Roman"/>
          <w:iCs/>
          <w:color w:val="000000" w:themeColor="text1"/>
          <w:sz w:val="24"/>
          <w:szCs w:val="24"/>
        </w:rPr>
        <w:footnoteReference w:id="3"/>
      </w:r>
      <w:r w:rsidR="00DC194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. </w:t>
      </w:r>
      <w:r w:rsidR="002A4328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Throughout her career, she has been mainly attacked or critiqued </w:t>
      </w:r>
      <w:r w:rsidR="00DE6296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rather than being acknowledged for her work. Though she h</w:t>
      </w:r>
      <w:r w:rsidR="00553AA0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ad significant ideas in her mind regarding education reforms </w:t>
      </w:r>
      <w:r w:rsidR="00411F97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and</w:t>
      </w:r>
      <w:r w:rsidR="00553AA0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</w:t>
      </w:r>
      <w:r w:rsidR="00411F97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forwards towards advanced research techniques, a few of her </w:t>
      </w:r>
      <w:r w:rsidR="005561A3" w:rsidRPr="00191F06">
        <w:rPr>
          <w:rFonts w:ascii="Times New Roman" w:hAnsi="Times New Roman"/>
          <w:iCs/>
          <w:color w:val="000000" w:themeColor="text1"/>
          <w:sz w:val="24"/>
          <w:szCs w:val="24"/>
        </w:rPr>
        <w:t>decisions</w:t>
      </w:r>
      <w:r w:rsidR="00411F97" w:rsidRPr="00191F06">
        <w:rPr>
          <w:rFonts w:ascii="Times New Roman" w:hAnsi="Times New Roman"/>
          <w:iCs/>
          <w:color w:val="000000" w:themeColor="text1"/>
          <w:sz w:val="24"/>
          <w:szCs w:val="24"/>
        </w:rPr>
        <w:t xml:space="preserve"> can still make a big change in the whole educational system. </w:t>
      </w:r>
    </w:p>
    <w:p w:rsidR="00AB0138" w:rsidRPr="00191F06" w:rsidRDefault="00AB0138" w:rsidP="00191F06">
      <w:pPr>
        <w:spacing w:after="0" w:line="480" w:lineRule="auto"/>
        <w:rPr>
          <w:rFonts w:ascii="Times New Roman" w:hAnsi="Times New Roman"/>
          <w:iCs/>
          <w:color w:val="000000" w:themeColor="text1"/>
          <w:sz w:val="24"/>
          <w:szCs w:val="24"/>
        </w:rPr>
      </w:pPr>
    </w:p>
    <w:p w:rsidR="00AB0138" w:rsidRPr="00191F06" w:rsidRDefault="00AB0138" w:rsidP="00191F06">
      <w:pPr>
        <w:spacing w:after="0" w:line="480" w:lineRule="auto"/>
        <w:rPr>
          <w:rFonts w:ascii="Times New Roman" w:hAnsi="Times New Roman"/>
          <w:iCs/>
          <w:color w:val="000000" w:themeColor="text1"/>
          <w:sz w:val="24"/>
          <w:szCs w:val="24"/>
        </w:rPr>
      </w:pPr>
    </w:p>
    <w:p w:rsidR="00AB0138" w:rsidRPr="00191F06" w:rsidRDefault="00AB0138" w:rsidP="00191F06">
      <w:pPr>
        <w:spacing w:after="0" w:line="480" w:lineRule="auto"/>
        <w:rPr>
          <w:rFonts w:ascii="Times New Roman" w:hAnsi="Times New Roman"/>
          <w:iCs/>
          <w:color w:val="000000" w:themeColor="text1"/>
          <w:sz w:val="24"/>
          <w:szCs w:val="24"/>
        </w:rPr>
      </w:pPr>
    </w:p>
    <w:p w:rsidR="003A3310" w:rsidRPr="00191F06" w:rsidRDefault="003A3310" w:rsidP="00191F06">
      <w:pPr>
        <w:spacing w:after="0" w:line="480" w:lineRule="auto"/>
        <w:rPr>
          <w:rFonts w:ascii="Times New Roman" w:hAnsi="Times New Roman"/>
          <w:b/>
          <w:i/>
          <w:color w:val="000000" w:themeColor="text1"/>
          <w:sz w:val="24"/>
          <w:szCs w:val="24"/>
        </w:rPr>
      </w:pPr>
      <w:r w:rsidRPr="00191F06">
        <w:rPr>
          <w:rFonts w:ascii="Times New Roman" w:hAnsi="Times New Roman"/>
          <w:b/>
          <w:i/>
          <w:color w:val="000000" w:themeColor="text1"/>
          <w:sz w:val="24"/>
          <w:szCs w:val="24"/>
        </w:rPr>
        <w:lastRenderedPageBreak/>
        <w:t xml:space="preserve">Bibliography </w:t>
      </w:r>
    </w:p>
    <w:p w:rsidR="00DC1948" w:rsidRPr="00191F06" w:rsidRDefault="008A0EBE" w:rsidP="00191F06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191F06">
        <w:rPr>
          <w:rFonts w:ascii="Times New Roman" w:hAnsi="Times New Roman"/>
          <w:b/>
          <w:color w:val="000000" w:themeColor="text1"/>
          <w:sz w:val="24"/>
          <w:szCs w:val="24"/>
        </w:rPr>
        <w:fldChar w:fldCharType="begin"/>
      </w:r>
      <w:r w:rsidRPr="00191F06">
        <w:rPr>
          <w:rFonts w:ascii="Times New Roman" w:hAnsi="Times New Roman"/>
          <w:b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Pr="00191F06">
        <w:rPr>
          <w:rFonts w:ascii="Times New Roman" w:hAnsi="Times New Roman"/>
          <w:b/>
          <w:color w:val="000000" w:themeColor="text1"/>
          <w:sz w:val="24"/>
          <w:szCs w:val="24"/>
        </w:rPr>
        <w:fldChar w:fldCharType="separate"/>
      </w:r>
      <w:r w:rsidR="00DC1948" w:rsidRPr="00191F06">
        <w:rPr>
          <w:rFonts w:ascii="Times New Roman" w:hAnsi="Times New Roman"/>
          <w:sz w:val="24"/>
          <w:szCs w:val="24"/>
        </w:rPr>
        <w:t>Alexander, Bryan. “</w:t>
      </w:r>
      <w:proofErr w:type="spellStart"/>
      <w:r w:rsidR="00DC1948" w:rsidRPr="00191F06">
        <w:rPr>
          <w:rFonts w:ascii="Times New Roman" w:hAnsi="Times New Roman"/>
          <w:sz w:val="24"/>
          <w:szCs w:val="24"/>
        </w:rPr>
        <w:t>DeVos</w:t>
      </w:r>
      <w:proofErr w:type="spellEnd"/>
      <w:r w:rsidR="00DC1948" w:rsidRPr="00191F06">
        <w:rPr>
          <w:rFonts w:ascii="Times New Roman" w:hAnsi="Times New Roman"/>
          <w:sz w:val="24"/>
          <w:szCs w:val="24"/>
        </w:rPr>
        <w:t>’ Formula for Success: Trash Public Schools and Push Privatization.” The Conversation, November 2019. http://theconversation.com/devos-formula-for-success-trash-public-schools-and-push-privatization-126232.</w:t>
      </w:r>
    </w:p>
    <w:p w:rsidR="00DC1948" w:rsidRPr="00191F06" w:rsidRDefault="00DC1948" w:rsidP="00191F06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191F06">
        <w:rPr>
          <w:rFonts w:ascii="Times New Roman" w:hAnsi="Times New Roman"/>
          <w:sz w:val="24"/>
          <w:szCs w:val="24"/>
        </w:rPr>
        <w:t xml:space="preserve">Leonard, Devin, and </w:t>
      </w:r>
      <w:proofErr w:type="spellStart"/>
      <w:r w:rsidRPr="00191F06">
        <w:rPr>
          <w:rFonts w:ascii="Times New Roman" w:hAnsi="Times New Roman"/>
          <w:sz w:val="24"/>
          <w:szCs w:val="24"/>
        </w:rPr>
        <w:t>Shahien</w:t>
      </w:r>
      <w:proofErr w:type="spellEnd"/>
      <w:r w:rsidRPr="00191F06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191F06">
        <w:rPr>
          <w:rFonts w:ascii="Times New Roman" w:hAnsi="Times New Roman"/>
          <w:sz w:val="24"/>
          <w:szCs w:val="24"/>
        </w:rPr>
        <w:t>Nasiripour</w:t>
      </w:r>
      <w:proofErr w:type="spellEnd"/>
      <w:r w:rsidRPr="00191F06">
        <w:rPr>
          <w:rFonts w:ascii="Times New Roman" w:hAnsi="Times New Roman"/>
          <w:sz w:val="24"/>
          <w:szCs w:val="24"/>
        </w:rPr>
        <w:t xml:space="preserve">. “Trump Picked His Perfect Education Secretary in Betsy </w:t>
      </w:r>
      <w:proofErr w:type="spellStart"/>
      <w:r w:rsidRPr="00191F06">
        <w:rPr>
          <w:rFonts w:ascii="Times New Roman" w:hAnsi="Times New Roman"/>
          <w:sz w:val="24"/>
          <w:szCs w:val="24"/>
        </w:rPr>
        <w:t>DeVos</w:t>
      </w:r>
      <w:proofErr w:type="spellEnd"/>
      <w:r w:rsidRPr="00191F06">
        <w:rPr>
          <w:rFonts w:ascii="Times New Roman" w:hAnsi="Times New Roman"/>
          <w:sz w:val="24"/>
          <w:szCs w:val="24"/>
        </w:rPr>
        <w:t xml:space="preserve">.” </w:t>
      </w:r>
      <w:r w:rsidRPr="00191F06">
        <w:rPr>
          <w:rFonts w:ascii="Times New Roman" w:hAnsi="Times New Roman"/>
          <w:i/>
          <w:iCs/>
          <w:sz w:val="24"/>
          <w:szCs w:val="24"/>
        </w:rPr>
        <w:t>Bloomberg.Com</w:t>
      </w:r>
      <w:r w:rsidRPr="00191F06">
        <w:rPr>
          <w:rFonts w:ascii="Times New Roman" w:hAnsi="Times New Roman"/>
          <w:sz w:val="24"/>
          <w:szCs w:val="24"/>
        </w:rPr>
        <w:t>, July 2019. https://www.bloomberg.com/news/features/2019-07-17/trump-picked-the-perfect-education-secretary-in-betsy-devos.</w:t>
      </w:r>
    </w:p>
    <w:p w:rsidR="00DC1948" w:rsidRPr="00191F06" w:rsidRDefault="00DC1948" w:rsidP="00191F06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191F06">
        <w:rPr>
          <w:rFonts w:ascii="Times New Roman" w:hAnsi="Times New Roman"/>
          <w:sz w:val="24"/>
          <w:szCs w:val="24"/>
        </w:rPr>
        <w:t xml:space="preserve">NEA. “Betsy </w:t>
      </w:r>
      <w:proofErr w:type="spellStart"/>
      <w:r w:rsidRPr="00191F06">
        <w:rPr>
          <w:rFonts w:ascii="Times New Roman" w:hAnsi="Times New Roman"/>
          <w:sz w:val="24"/>
          <w:szCs w:val="24"/>
        </w:rPr>
        <w:t>DeVos</w:t>
      </w:r>
      <w:proofErr w:type="spellEnd"/>
      <w:r w:rsidRPr="00191F06">
        <w:rPr>
          <w:rFonts w:ascii="Times New Roman" w:hAnsi="Times New Roman"/>
          <w:sz w:val="24"/>
          <w:szCs w:val="24"/>
        </w:rPr>
        <w:t xml:space="preserve"> and Her No Good, Very Bad Record on Public Education.” National Education Association, March 22, 2019. https://educationvotes.nea.org/2019/03/22/devos/.</w:t>
      </w:r>
    </w:p>
    <w:p w:rsidR="003A3310" w:rsidRPr="00191F06" w:rsidRDefault="008A0EBE" w:rsidP="00191F06">
      <w:pPr>
        <w:spacing w:after="0" w:line="480" w:lineRule="auto"/>
        <w:rPr>
          <w:rFonts w:ascii="Times New Roman" w:hAnsi="Times New Roman"/>
          <w:b/>
          <w:color w:val="000000" w:themeColor="text1"/>
          <w:sz w:val="24"/>
          <w:szCs w:val="24"/>
        </w:rPr>
      </w:pPr>
      <w:r w:rsidRPr="00191F06">
        <w:rPr>
          <w:rFonts w:ascii="Times New Roman" w:hAnsi="Times New Roman"/>
          <w:b/>
          <w:color w:val="000000" w:themeColor="text1"/>
          <w:sz w:val="24"/>
          <w:szCs w:val="24"/>
        </w:rPr>
        <w:fldChar w:fldCharType="end"/>
      </w:r>
    </w:p>
    <w:p w:rsidR="00CA39C0" w:rsidRPr="00191F06" w:rsidRDefault="00CA39C0" w:rsidP="00191F06">
      <w:pPr>
        <w:spacing w:line="480" w:lineRule="auto"/>
        <w:ind w:firstLine="720"/>
        <w:rPr>
          <w:rFonts w:ascii="Times New Roman" w:hAnsi="Times New Roman"/>
          <w:iCs/>
          <w:color w:val="000000" w:themeColor="text1"/>
          <w:sz w:val="24"/>
          <w:szCs w:val="24"/>
        </w:rPr>
      </w:pPr>
    </w:p>
    <w:sectPr w:rsidR="00CA39C0" w:rsidRPr="00191F06" w:rsidSect="00CF4875">
      <w:headerReference w:type="defaul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0494B" w:rsidRDefault="0040494B">
      <w:pPr>
        <w:spacing w:after="0" w:line="240" w:lineRule="auto"/>
      </w:pPr>
      <w:r>
        <w:separator/>
      </w:r>
    </w:p>
  </w:endnote>
  <w:endnote w:type="continuationSeparator" w:id="0">
    <w:p w:rsidR="0040494B" w:rsidRDefault="004049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0494B" w:rsidRDefault="0040494B" w:rsidP="00CF4875">
      <w:pPr>
        <w:spacing w:after="0" w:line="240" w:lineRule="auto"/>
      </w:pPr>
      <w:r>
        <w:separator/>
      </w:r>
    </w:p>
  </w:footnote>
  <w:footnote w:type="continuationSeparator" w:id="0">
    <w:p w:rsidR="0040494B" w:rsidRDefault="0040494B" w:rsidP="00CF4875">
      <w:pPr>
        <w:spacing w:after="0" w:line="240" w:lineRule="auto"/>
      </w:pPr>
      <w:r>
        <w:continuationSeparator/>
      </w:r>
    </w:p>
  </w:footnote>
  <w:footnote w:id="1">
    <w:p w:rsidR="00DC1948" w:rsidRDefault="00DC194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ohbqwrew","properties":{"formattedCitation":"Leonard and Nasiripour, \\uc0\\u8220{}Trump Picked His Perfect Education Secretary in Betsy DeVos.\\uc0\\u8221{}","plainCitation":"Leonard and Nasiripour, “Trump Picked His Perfect Education Secretary in Betsy DeVos.”","noteIndex":1},"citationItems":[{"id":542,"uris":["http://zotero.org/users/local/9Hfkg8Y0/items/ZYJ43332"],"uri":["http://zotero.org/users/local/9Hfkg8Y0/items/ZYJ43332"],"itemData":{"id":542,"type":"article-newspaper","title":"Trump Picked His Perfect Education Secretary in Betsy DeVos","container-title":"Bloomberg.com","source":"www.bloomberg.com","abstract":"She said, “Government sucks.” Now she’s rolling back Obama-era student protections.","URL":"https://www.bloomberg.com/news/features/2019-07-17/trump-picked-the-perfect-education-secretary-in-betsy-devos","language":"en","author":[{"family":"Leonard","given":"Devin"},{"family":"Nasiripour","given":"Shahien"}],"issued":{"date-parts":[["2019",7]]},"accessed":{"date-parts":[["2019",11,30]]}}}],"schema":"https://github.com/citation-style-language/schema/raw/master/csl-citation.json"} </w:instrText>
      </w:r>
      <w:r>
        <w:fldChar w:fldCharType="separate"/>
      </w:r>
      <w:r w:rsidRPr="008A0EBE">
        <w:rPr>
          <w:szCs w:val="24"/>
        </w:rPr>
        <w:t xml:space="preserve">Leonard and </w:t>
      </w:r>
      <w:proofErr w:type="spellStart"/>
      <w:r w:rsidRPr="008A0EBE">
        <w:rPr>
          <w:szCs w:val="24"/>
        </w:rPr>
        <w:t>Nasiripour</w:t>
      </w:r>
      <w:proofErr w:type="spellEnd"/>
      <w:r w:rsidRPr="008A0EBE">
        <w:rPr>
          <w:szCs w:val="24"/>
        </w:rPr>
        <w:t xml:space="preserve">, “Trump Picked His Perfect Education Secretary in Betsy </w:t>
      </w:r>
      <w:proofErr w:type="spellStart"/>
      <w:r w:rsidRPr="008A0EBE">
        <w:rPr>
          <w:szCs w:val="24"/>
        </w:rPr>
        <w:t>DeVos</w:t>
      </w:r>
      <w:proofErr w:type="spellEnd"/>
      <w:r w:rsidRPr="008A0EBE">
        <w:rPr>
          <w:szCs w:val="24"/>
        </w:rPr>
        <w:t>.”</w:t>
      </w:r>
      <w:r>
        <w:fldChar w:fldCharType="end"/>
      </w:r>
    </w:p>
  </w:footnote>
  <w:footnote w:id="2">
    <w:p w:rsidR="00DC1948" w:rsidRDefault="00DC194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o7dqDhEz","properties":{"formattedCitation":"NEA, \\uc0\\u8220{}Betsy DeVos and Her No Good, Very Bad Record on Public Education.\\uc0\\u8221{}","plainCitation":"NEA, “Betsy DeVos and Her No Good, Very Bad Record on Public Education.”","noteIndex":2},"citationItems":[{"id":543,"uris":["http://zotero.org/users/local/9Hfkg8Y0/items/9XWV3I5E"],"uri":["http://zotero.org/users/local/9Hfkg8Y0/items/9XWV3I5E"],"itemData":{"id":543,"type":"webpage","title":"Betsy DeVos and her No Good, Very Bad Record on Public Education","container-title":"National Education Association","abstract":"Promoting privatization and shilling for for-profit schools are just the start.","URL":"https://educationvotes.nea.org/2019/03/22/devos/","language":"en-US","author":[{"family":"NEA","given":""}],"issued":{"date-parts":[["2019",3,22]]},"accessed":{"date-parts":[["2019",11,30]]}}}],"schema":"https://github.com/citation-style-language/schema/raw/master/csl-citation.json"} </w:instrText>
      </w:r>
      <w:r>
        <w:fldChar w:fldCharType="separate"/>
      </w:r>
      <w:r w:rsidRPr="00FD3539">
        <w:rPr>
          <w:szCs w:val="24"/>
        </w:rPr>
        <w:t xml:space="preserve">NEA, “Betsy </w:t>
      </w:r>
      <w:proofErr w:type="spellStart"/>
      <w:r w:rsidRPr="00FD3539">
        <w:rPr>
          <w:szCs w:val="24"/>
        </w:rPr>
        <w:t>DeVos</w:t>
      </w:r>
      <w:proofErr w:type="spellEnd"/>
      <w:r w:rsidRPr="00FD3539">
        <w:rPr>
          <w:szCs w:val="24"/>
        </w:rPr>
        <w:t xml:space="preserve"> and Her No Good, Very Bad Record on Public Education.”</w:t>
      </w:r>
      <w:r>
        <w:fldChar w:fldCharType="end"/>
      </w:r>
    </w:p>
  </w:footnote>
  <w:footnote w:id="3">
    <w:p w:rsidR="00DC1948" w:rsidRDefault="00DC194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crvVjfDw","properties":{"formattedCitation":"Alexander, \\uc0\\u8220{}DeVos\\uc0\\u8217{} Formula for Success.\\uc0\\u8221{}","plainCitation":"Alexander, “DeVos’ Formula for Success.”","noteIndex":3},"citationItems":[{"id":545,"uris":["http://zotero.org/users/local/9Hfkg8Y0/items/PFHTPMIE"],"uri":["http://zotero.org/users/local/9Hfkg8Y0/items/PFHTPMIE"],"itemData":{"id":545,"type":"webpage","title":"DeVos' formula for success: Trash public schools and push privatization","container-title":"The Conversation","abstract":"Education Secretary Betsy DeVos discusses 'expanding education freedom' for American students.","URL":"http://theconversation.com/devos-formula-for-success-trash-public-schools-and-push-privatization-126232","title-short":"DeVos' formula for success","language":"en","author":[{"family":"Alexander","given":"Bryan"}],"issued":{"date-parts":[["2019",11]]},"accessed":{"date-parts":[["2019",11,30]]}}}],"schema":"https://github.com/citation-style-language/schema/raw/master/csl-citation.json"} </w:instrText>
      </w:r>
      <w:r>
        <w:fldChar w:fldCharType="separate"/>
      </w:r>
      <w:r w:rsidRPr="00DC1948">
        <w:rPr>
          <w:szCs w:val="24"/>
        </w:rPr>
        <w:t>Alexander, “</w:t>
      </w:r>
      <w:proofErr w:type="spellStart"/>
      <w:r w:rsidRPr="00DC1948">
        <w:rPr>
          <w:szCs w:val="24"/>
        </w:rPr>
        <w:t>DeVos</w:t>
      </w:r>
      <w:proofErr w:type="spellEnd"/>
      <w:r w:rsidRPr="00DC1948">
        <w:rPr>
          <w:szCs w:val="24"/>
        </w:rPr>
        <w:t>’ Formula for Success.”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C1948" w:rsidRPr="00CF4875" w:rsidRDefault="00DC1948">
    <w:pPr>
      <w:pStyle w:val="Header"/>
      <w:jc w:val="right"/>
      <w:rPr>
        <w:rFonts w:ascii="Times" w:hAnsi="Times" w:cs="Times"/>
        <w:sz w:val="24"/>
        <w:szCs w:val="24"/>
      </w:rPr>
    </w:pPr>
    <w:r>
      <w:rPr>
        <w:rFonts w:ascii="Times" w:hAnsi="Times" w:cs="Times"/>
        <w:sz w:val="24"/>
        <w:szCs w:val="24"/>
      </w:rPr>
      <w:t>Surname</w:t>
    </w:r>
    <w:r w:rsidRPr="00CF4875">
      <w:rPr>
        <w:rFonts w:ascii="Times" w:hAnsi="Times" w:cs="Times"/>
        <w:sz w:val="24"/>
        <w:szCs w:val="24"/>
      </w:rPr>
      <w:t xml:space="preserve"> </w:t>
    </w:r>
    <w:r w:rsidRPr="00CF4875">
      <w:rPr>
        <w:rFonts w:ascii="Times" w:hAnsi="Times" w:cs="Times"/>
        <w:sz w:val="24"/>
        <w:szCs w:val="24"/>
      </w:rPr>
      <w:fldChar w:fldCharType="begin"/>
    </w:r>
    <w:r w:rsidRPr="00CF4875">
      <w:rPr>
        <w:rFonts w:ascii="Times" w:hAnsi="Times" w:cs="Times"/>
        <w:sz w:val="24"/>
        <w:szCs w:val="24"/>
      </w:rPr>
      <w:instrText xml:space="preserve"> PAGE   \* MERGEFORMAT </w:instrText>
    </w:r>
    <w:r w:rsidRPr="00CF4875">
      <w:rPr>
        <w:rFonts w:ascii="Times" w:hAnsi="Times" w:cs="Times"/>
        <w:sz w:val="24"/>
        <w:szCs w:val="24"/>
      </w:rPr>
      <w:fldChar w:fldCharType="separate"/>
    </w:r>
    <w:r w:rsidR="00191F06">
      <w:rPr>
        <w:rFonts w:ascii="Times" w:hAnsi="Times" w:cs="Times"/>
        <w:noProof/>
        <w:sz w:val="24"/>
        <w:szCs w:val="24"/>
      </w:rPr>
      <w:t>2</w:t>
    </w:r>
    <w:r w:rsidRPr="00CF4875">
      <w:rPr>
        <w:rFonts w:ascii="Times" w:hAnsi="Times" w:cs="Times"/>
        <w:noProof/>
        <w:sz w:val="24"/>
        <w:szCs w:val="24"/>
      </w:rPr>
      <w:fldChar w:fldCharType="end"/>
    </w:r>
  </w:p>
  <w:p w:rsidR="00DC1948" w:rsidRDefault="00DC194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8826F5B"/>
    <w:multiLevelType w:val="hybridMultilevel"/>
    <w:tmpl w:val="C9D6AFB4"/>
    <w:lvl w:ilvl="0" w:tplc="BE6246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DE90B9F2" w:tentative="1">
      <w:start w:val="1"/>
      <w:numFmt w:val="lowerLetter"/>
      <w:lvlText w:val="%2."/>
      <w:lvlJc w:val="left"/>
      <w:pPr>
        <w:ind w:left="1440" w:hanging="360"/>
      </w:pPr>
    </w:lvl>
    <w:lvl w:ilvl="2" w:tplc="FFC49690" w:tentative="1">
      <w:start w:val="1"/>
      <w:numFmt w:val="lowerRoman"/>
      <w:lvlText w:val="%3."/>
      <w:lvlJc w:val="right"/>
      <w:pPr>
        <w:ind w:left="2160" w:hanging="180"/>
      </w:pPr>
    </w:lvl>
    <w:lvl w:ilvl="3" w:tplc="76D09112" w:tentative="1">
      <w:start w:val="1"/>
      <w:numFmt w:val="decimal"/>
      <w:lvlText w:val="%4."/>
      <w:lvlJc w:val="left"/>
      <w:pPr>
        <w:ind w:left="2880" w:hanging="360"/>
      </w:pPr>
    </w:lvl>
    <w:lvl w:ilvl="4" w:tplc="C3504A8A" w:tentative="1">
      <w:start w:val="1"/>
      <w:numFmt w:val="lowerLetter"/>
      <w:lvlText w:val="%5."/>
      <w:lvlJc w:val="left"/>
      <w:pPr>
        <w:ind w:left="3600" w:hanging="360"/>
      </w:pPr>
    </w:lvl>
    <w:lvl w:ilvl="5" w:tplc="25D2768C" w:tentative="1">
      <w:start w:val="1"/>
      <w:numFmt w:val="lowerRoman"/>
      <w:lvlText w:val="%6."/>
      <w:lvlJc w:val="right"/>
      <w:pPr>
        <w:ind w:left="4320" w:hanging="180"/>
      </w:pPr>
    </w:lvl>
    <w:lvl w:ilvl="6" w:tplc="634E34A4" w:tentative="1">
      <w:start w:val="1"/>
      <w:numFmt w:val="decimal"/>
      <w:lvlText w:val="%7."/>
      <w:lvlJc w:val="left"/>
      <w:pPr>
        <w:ind w:left="5040" w:hanging="360"/>
      </w:pPr>
    </w:lvl>
    <w:lvl w:ilvl="7" w:tplc="D84ECF24" w:tentative="1">
      <w:start w:val="1"/>
      <w:numFmt w:val="lowerLetter"/>
      <w:lvlText w:val="%8."/>
      <w:lvlJc w:val="left"/>
      <w:pPr>
        <w:ind w:left="5760" w:hanging="360"/>
      </w:pPr>
    </w:lvl>
    <w:lvl w:ilvl="8" w:tplc="44DC2404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4875"/>
    <w:rsid w:val="00001A42"/>
    <w:rsid w:val="00003136"/>
    <w:rsid w:val="00024271"/>
    <w:rsid w:val="00040B6B"/>
    <w:rsid w:val="00052EF5"/>
    <w:rsid w:val="00064A77"/>
    <w:rsid w:val="0008191D"/>
    <w:rsid w:val="000A532F"/>
    <w:rsid w:val="000E7FB9"/>
    <w:rsid w:val="00105519"/>
    <w:rsid w:val="00116A8B"/>
    <w:rsid w:val="001173F2"/>
    <w:rsid w:val="00125F6D"/>
    <w:rsid w:val="00132C17"/>
    <w:rsid w:val="00146C20"/>
    <w:rsid w:val="00151795"/>
    <w:rsid w:val="00166CE0"/>
    <w:rsid w:val="00175AFE"/>
    <w:rsid w:val="00190115"/>
    <w:rsid w:val="001911D3"/>
    <w:rsid w:val="00191F06"/>
    <w:rsid w:val="001A0328"/>
    <w:rsid w:val="001A3E43"/>
    <w:rsid w:val="001A7D25"/>
    <w:rsid w:val="001C3F29"/>
    <w:rsid w:val="001D5112"/>
    <w:rsid w:val="001D5198"/>
    <w:rsid w:val="001F00BA"/>
    <w:rsid w:val="001F0653"/>
    <w:rsid w:val="002074DB"/>
    <w:rsid w:val="00226580"/>
    <w:rsid w:val="00232847"/>
    <w:rsid w:val="002439E5"/>
    <w:rsid w:val="002559E7"/>
    <w:rsid w:val="0026407C"/>
    <w:rsid w:val="00270A7F"/>
    <w:rsid w:val="00275C03"/>
    <w:rsid w:val="00276B95"/>
    <w:rsid w:val="00287560"/>
    <w:rsid w:val="00292B1A"/>
    <w:rsid w:val="002A4328"/>
    <w:rsid w:val="002A6767"/>
    <w:rsid w:val="002B0B11"/>
    <w:rsid w:val="002C08CF"/>
    <w:rsid w:val="002C64D5"/>
    <w:rsid w:val="002E10C6"/>
    <w:rsid w:val="002E6E72"/>
    <w:rsid w:val="002F34CD"/>
    <w:rsid w:val="002F6FCA"/>
    <w:rsid w:val="00314F1E"/>
    <w:rsid w:val="00315E90"/>
    <w:rsid w:val="003213E8"/>
    <w:rsid w:val="00343516"/>
    <w:rsid w:val="003554C0"/>
    <w:rsid w:val="00357E80"/>
    <w:rsid w:val="003636A6"/>
    <w:rsid w:val="00366251"/>
    <w:rsid w:val="00371C4A"/>
    <w:rsid w:val="00372754"/>
    <w:rsid w:val="003772F5"/>
    <w:rsid w:val="0038242A"/>
    <w:rsid w:val="003930BD"/>
    <w:rsid w:val="003963E1"/>
    <w:rsid w:val="003A2159"/>
    <w:rsid w:val="003A3310"/>
    <w:rsid w:val="003B380B"/>
    <w:rsid w:val="003D73BC"/>
    <w:rsid w:val="003F0902"/>
    <w:rsid w:val="003F53B8"/>
    <w:rsid w:val="0040494B"/>
    <w:rsid w:val="00411F97"/>
    <w:rsid w:val="00434569"/>
    <w:rsid w:val="00464363"/>
    <w:rsid w:val="00465448"/>
    <w:rsid w:val="00476D5C"/>
    <w:rsid w:val="00495DBE"/>
    <w:rsid w:val="004A219E"/>
    <w:rsid w:val="004E30D9"/>
    <w:rsid w:val="004F7606"/>
    <w:rsid w:val="0050679D"/>
    <w:rsid w:val="00513984"/>
    <w:rsid w:val="00541553"/>
    <w:rsid w:val="00550CF7"/>
    <w:rsid w:val="00553AA0"/>
    <w:rsid w:val="005561A3"/>
    <w:rsid w:val="005751F6"/>
    <w:rsid w:val="00580B6E"/>
    <w:rsid w:val="00597F02"/>
    <w:rsid w:val="005A1379"/>
    <w:rsid w:val="005F3742"/>
    <w:rsid w:val="00630CF4"/>
    <w:rsid w:val="00661129"/>
    <w:rsid w:val="006874C0"/>
    <w:rsid w:val="006C7DE3"/>
    <w:rsid w:val="00701958"/>
    <w:rsid w:val="007042CB"/>
    <w:rsid w:val="00720428"/>
    <w:rsid w:val="007807B4"/>
    <w:rsid w:val="00795DF6"/>
    <w:rsid w:val="00796864"/>
    <w:rsid w:val="007A7471"/>
    <w:rsid w:val="007B0F74"/>
    <w:rsid w:val="007C19B3"/>
    <w:rsid w:val="007E4D1E"/>
    <w:rsid w:val="007E7787"/>
    <w:rsid w:val="007F7C6F"/>
    <w:rsid w:val="0080075C"/>
    <w:rsid w:val="00804CA6"/>
    <w:rsid w:val="00807779"/>
    <w:rsid w:val="00811CF1"/>
    <w:rsid w:val="00826D83"/>
    <w:rsid w:val="008A0EBE"/>
    <w:rsid w:val="008C44C3"/>
    <w:rsid w:val="00911BD0"/>
    <w:rsid w:val="00925607"/>
    <w:rsid w:val="009350FB"/>
    <w:rsid w:val="00944683"/>
    <w:rsid w:val="00951FD2"/>
    <w:rsid w:val="00962ABF"/>
    <w:rsid w:val="009A60C6"/>
    <w:rsid w:val="009E20DB"/>
    <w:rsid w:val="009E2FED"/>
    <w:rsid w:val="009E5E3F"/>
    <w:rsid w:val="009F68CF"/>
    <w:rsid w:val="00A063BB"/>
    <w:rsid w:val="00A126B4"/>
    <w:rsid w:val="00A2421A"/>
    <w:rsid w:val="00A26D13"/>
    <w:rsid w:val="00A27BD7"/>
    <w:rsid w:val="00A52154"/>
    <w:rsid w:val="00A674D4"/>
    <w:rsid w:val="00A73D2A"/>
    <w:rsid w:val="00A77B21"/>
    <w:rsid w:val="00A8421E"/>
    <w:rsid w:val="00A875B1"/>
    <w:rsid w:val="00A90F5F"/>
    <w:rsid w:val="00A96947"/>
    <w:rsid w:val="00AA0345"/>
    <w:rsid w:val="00AA22E7"/>
    <w:rsid w:val="00AB0138"/>
    <w:rsid w:val="00AC2F2E"/>
    <w:rsid w:val="00AC4F06"/>
    <w:rsid w:val="00AF347F"/>
    <w:rsid w:val="00AF4146"/>
    <w:rsid w:val="00B10097"/>
    <w:rsid w:val="00B147BA"/>
    <w:rsid w:val="00B3289C"/>
    <w:rsid w:val="00B37A56"/>
    <w:rsid w:val="00B420C3"/>
    <w:rsid w:val="00B46DA6"/>
    <w:rsid w:val="00B51B02"/>
    <w:rsid w:val="00B7379D"/>
    <w:rsid w:val="00B862C7"/>
    <w:rsid w:val="00B86B2A"/>
    <w:rsid w:val="00B94003"/>
    <w:rsid w:val="00BA3BA7"/>
    <w:rsid w:val="00BA4E7F"/>
    <w:rsid w:val="00BD617F"/>
    <w:rsid w:val="00BE7228"/>
    <w:rsid w:val="00BE784E"/>
    <w:rsid w:val="00BF2515"/>
    <w:rsid w:val="00C32FFD"/>
    <w:rsid w:val="00C55AE0"/>
    <w:rsid w:val="00C766DD"/>
    <w:rsid w:val="00C82C28"/>
    <w:rsid w:val="00C94B42"/>
    <w:rsid w:val="00CA39C0"/>
    <w:rsid w:val="00CA7995"/>
    <w:rsid w:val="00CB5862"/>
    <w:rsid w:val="00CD3996"/>
    <w:rsid w:val="00CE4B9B"/>
    <w:rsid w:val="00CF4875"/>
    <w:rsid w:val="00CF6CF7"/>
    <w:rsid w:val="00D04BB5"/>
    <w:rsid w:val="00D05437"/>
    <w:rsid w:val="00D12AFB"/>
    <w:rsid w:val="00D65451"/>
    <w:rsid w:val="00D6664A"/>
    <w:rsid w:val="00D8267D"/>
    <w:rsid w:val="00DC1948"/>
    <w:rsid w:val="00DC5D0D"/>
    <w:rsid w:val="00DC7A04"/>
    <w:rsid w:val="00DD0C78"/>
    <w:rsid w:val="00DE6296"/>
    <w:rsid w:val="00DE6D6E"/>
    <w:rsid w:val="00E077EA"/>
    <w:rsid w:val="00E14011"/>
    <w:rsid w:val="00E418C6"/>
    <w:rsid w:val="00E632A0"/>
    <w:rsid w:val="00E64759"/>
    <w:rsid w:val="00E70B5E"/>
    <w:rsid w:val="00E800DF"/>
    <w:rsid w:val="00E809F7"/>
    <w:rsid w:val="00EA7586"/>
    <w:rsid w:val="00EB1CAD"/>
    <w:rsid w:val="00EC1D88"/>
    <w:rsid w:val="00EE1060"/>
    <w:rsid w:val="00EF28A8"/>
    <w:rsid w:val="00F12BF6"/>
    <w:rsid w:val="00F169DB"/>
    <w:rsid w:val="00F30C3E"/>
    <w:rsid w:val="00F45746"/>
    <w:rsid w:val="00FB2C5F"/>
    <w:rsid w:val="00FD3539"/>
    <w:rsid w:val="00FD4D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0E0B4F"/>
  <w15:chartTrackingRefBased/>
  <w15:docId w15:val="{138AF1F7-6A4D-477E-8CF3-32794E49D3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13E8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4875"/>
  </w:style>
  <w:style w:type="paragraph" w:styleId="Footer">
    <w:name w:val="footer"/>
    <w:basedOn w:val="Normal"/>
    <w:link w:val="Foot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4875"/>
  </w:style>
  <w:style w:type="paragraph" w:styleId="BalloonText">
    <w:name w:val="Balloon Text"/>
    <w:basedOn w:val="Normal"/>
    <w:link w:val="BalloonTextChar"/>
    <w:uiPriority w:val="99"/>
    <w:semiHidden/>
    <w:unhideWhenUsed/>
    <w:rsid w:val="00CF48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F4875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F4875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F487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F4875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CF4875"/>
    <w:rPr>
      <w:vertAlign w:val="superscript"/>
    </w:rPr>
  </w:style>
  <w:style w:type="character" w:styleId="Hyperlink">
    <w:name w:val="Hyperlink"/>
    <w:uiPriority w:val="99"/>
    <w:unhideWhenUsed/>
    <w:rsid w:val="00B10097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6664A"/>
    <w:pPr>
      <w:spacing w:after="0" w:line="240" w:lineRule="auto"/>
      <w:ind w:left="720" w:hanging="720"/>
    </w:pPr>
  </w:style>
  <w:style w:type="paragraph" w:styleId="PlainText">
    <w:name w:val="Plain Text"/>
    <w:basedOn w:val="Normal"/>
    <w:link w:val="PlainTextChar"/>
    <w:uiPriority w:val="99"/>
    <w:semiHidden/>
    <w:unhideWhenUsed/>
    <w:rsid w:val="00CA39C0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CA39C0"/>
    <w:rPr>
      <w:rFonts w:ascii="Consolas" w:hAnsi="Consolas"/>
      <w:sz w:val="21"/>
      <w:szCs w:val="21"/>
    </w:rPr>
  </w:style>
  <w:style w:type="paragraph" w:styleId="NormalWeb">
    <w:name w:val="Normal (Web)"/>
    <w:basedOn w:val="Normal"/>
    <w:uiPriority w:val="99"/>
    <w:semiHidden/>
    <w:unhideWhenUsed/>
    <w:rsid w:val="00315E90"/>
    <w:rPr>
      <w:rFonts w:ascii="Times New Roman" w:hAnsi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3213E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>
  <b:Source>
    <b:Tag>Ost04</b:Tag>
    <b:SourceType>JournalArticle</b:SourceType>
    <b:Guid>{FEC8C362-FF5D-42F2-B97B-4EC965B9E742}</b:Guid>
    <b:Title>Witchcraft, Weather and Economic Growth in Renaissance Europe</b:Title>
    <b:Year>2004</b:Year>
    <b:Pages>215-228</b:Pages>
    <b:Author>
      <b:Author>
        <b:NameList>
          <b:Person>
            <b:Last>Oster</b:Last>
            <b:First>Emily</b:First>
          </b:Person>
        </b:NameList>
      </b:Author>
    </b:Author>
    <b:JournalName>The Journal of Economic Perspectives</b:JournalName>
    <b:Volume>18</b:Volume>
    <b:Issue>1</b:Issue>
    <b:URL>https://www.jstor.org/stable/3216882</b:URL>
    <b:RefOrder>1</b:RefOrder>
  </b:Source>
  <b:Source>
    <b:Tag>Sco72</b:Tag>
    <b:SourceType>Book</b:SourceType>
    <b:Guid>{FA9A4212-B721-4539-84AF-5EF019153386}</b:Guid>
    <b:Title>The Discoverie of Witchcraft 1584</b:Title>
    <b:Year>1972</b:Year>
    <b:Author>
      <b:Author>
        <b:NameList>
          <b:Person>
            <b:Last>Scot</b:Last>
            <b:First>Reginald</b:First>
          </b:Person>
        </b:NameList>
      </b:Author>
    </b:Author>
    <b:City>New York</b:City>
    <b:Publisher>Dover Publications</b:Publisher>
    <b:URL>https://archive.org/stream/discoverieofwitc00scot/discoverieofwitc00scot_djvu.txt</b:URL>
    <b:RefOrder>2</b:RefOrder>
  </b:Source>
  <b:Source>
    <b:Tag>Sch16</b:Tag>
    <b:SourceType>Book</b:SourceType>
    <b:Guid>{B29A3B54-8E7C-443B-80BC-D081C65D3E6C}</b:Guid>
    <b:Author>
      <b:Author>
        <b:NameList>
          <b:Person>
            <b:Last>Schiff</b:Last>
            <b:First>Stacy</b:First>
          </b:Person>
        </b:NameList>
      </b:Author>
    </b:Author>
    <b:Title>The Witches Salem, 1692</b:Title>
    <b:Year>2016</b:Year>
    <b:City>New York, NY</b:City>
    <b:Publisher>Little, Brown &amp; Company</b:Publisher>
    <b:Edition>2nd</b:Edition>
    <b:RefOrder>3</b:RefOrder>
  </b:Source>
  <b:Source>
    <b:Tag>Memer</b:Tag>
    <b:SourceType>Book</b:SourceType>
    <b:Guid>{50F4DE60-FA10-40D0-B4D1-9526B87A9878}</b:Guid>
    <b:Title>Memorable Providences Relating to Witchcraft and Possessions</b:Title>
    <b:Year>1689</b:Year>
    <b:URL>https://books.google.com.pk/books?id=kyE7AQAAMAAJ&amp;printsec=frontcover&amp;dq=Memorable+Providences+relating+to+Witchcraft+and+Possessions&amp;hl=en&amp;sa=X&amp;ved=0ahUKEwiIy8u0qIbhAhWq8uAKHbZRCpgQuwUIKjAA#v=onepage&amp;q=Memorable%20Providences%20relating%20to%20Witchcraft</b:URL>
    <b:Author>
      <b:Author>
        <b:NameList>
          <b:Person>
            <b:Last>Mather</b:Last>
            <b:First>Cotton</b:First>
          </b:Person>
        </b:NameList>
      </b:Author>
    </b:Author>
    <b:City>New England</b:City>
    <b:Publisher>Ohio State University Library</b:Publisher>
    <b:RefOrder>4</b:RefOrder>
  </b:Source>
  <b:Source>
    <b:Tag>Boy98</b:Tag>
    <b:SourceType>Book</b:SourceType>
    <b:Guid>{D00B21BB-79B3-4C03-B5C2-08E8E3FFCDAA}</b:Guid>
    <b:Author>
      <b:Author>
        <b:NameList>
          <b:Person>
            <b:Last>Boyer</b:Last>
            <b:First>Paul</b:First>
            <b:Middle>S</b:Middle>
          </b:Person>
          <b:Person>
            <b:Last>Nissenbaum</b:Last>
            <b:First>Stephen</b:First>
          </b:Person>
        </b:NameList>
      </b:Author>
    </b:Author>
    <b:Title>Salem possessed ; the social origins of witchcraft (1974)</b:Title>
    <b:Year>1998</b:Year>
    <b:City>Cambridge, MA</b:City>
    <b:Publisher>Harvard University Press</b:Publisher>
    <b:RefOrder>5</b:RefOrder>
  </b:Source>
  <b:Source>
    <b:Tag>Boy08</b:Tag>
    <b:SourceType>JournalArticle</b:SourceType>
    <b:Guid>{E7F1A2C0-43C4-4543-B79E-AD4C453ADCCE}</b:Guid>
    <b:Title>"Salem Possessed" in Retrospect</b:Title>
    <b:Year>2008</b:Year>
    <b:Author>
      <b:Author>
        <b:NameList>
          <b:Person>
            <b:Last>Boyer</b:Last>
            <b:First>Paul</b:First>
          </b:Person>
          <b:Person>
            <b:Last>Nissenbaum</b:Last>
            <b:First>Stephen</b:First>
          </b:Person>
        </b:NameList>
      </b:Author>
    </b:Author>
    <b:JournalName>The William and Mary Quarterly</b:JournalName>
    <b:Pages>503-534</b:Pages>
    <b:Volume>65</b:Volume>
    <b:Issue>3</b:Issue>
    <b:URL>https://www.jstor.org/stable/25096812</b:URL>
    <b:RefOrder>6</b:RefOrder>
  </b:Source>
  <b:Source>
    <b:Tag>Cap76</b:Tag>
    <b:SourceType>JournalArticle</b:SourceType>
    <b:Guid>{81D85B97-987C-40A5-A274-6C8559443EF1}</b:Guid>
    <b:Author>
      <b:Author>
        <b:NameList>
          <b:Person>
            <b:Last>Caporael</b:Last>
            <b:First>Linda</b:First>
            <b:Middle>R</b:Middle>
          </b:Person>
        </b:NameList>
      </b:Author>
    </b:Author>
    <b:Title>Ergotism: the satan loosed in Salem?</b:Title>
    <b:JournalName>Science</b:JournalName>
    <b:Year>1976</b:Year>
    <b:Pages>21-26</b:Pages>
    <b:Volume>192</b:Volume>
    <b:Issue>4234</b:Issue>
    <b:DOI>10.1126/science.769159</b:DOI>
    <b:RefOrder>7</b:RefOrder>
  </b:Source>
  <b:Source>
    <b:Tag>Car99</b:Tag>
    <b:SourceType>Book</b:SourceType>
    <b:Guid>{3DBF0404-7BAD-4C6F-A6A1-7A8BB8EAC405}</b:Guid>
    <b:Author>
      <b:Author>
        <b:NameList>
          <b:Person>
            <b:Last>Carlson</b:Last>
            <b:First>Laurie</b:First>
            <b:Middle>M</b:Middle>
          </b:Person>
        </b:NameList>
      </b:Author>
    </b:Author>
    <b:Title>A Fever in Salem: A New Interpretation of the New England Witch Trials</b:Title>
    <b:Year>1999</b:Year>
    <b:City>Chicago, IL</b:City>
    <b:Publisher>Ivan R. Dee</b:Publisher>
    <b:RefOrder>8</b:RefOrder>
  </b:Source>
  <b:Source>
    <b:Tag>Nik17</b:Tag>
    <b:SourceType>InternetSite</b:SourceType>
    <b:Guid>{2AD86D63-2ACE-4B8A-AB73-CE513CEF0D90}</b:Guid>
    <b:Title>The theory that may explain what was tormenting the afflicted in Salem’s witch trials</b:Title>
    <b:Year>2017</b:Year>
    <b:Author>
      <b:Author>
        <b:NameList>
          <b:Person>
            <b:Last>DeCosta-Klipa</b:Last>
            <b:First>Nik</b:First>
          </b:Person>
        </b:NameList>
      </b:Author>
    </b:Author>
    <b:Month>October</b:Month>
    <b:Day>31</b:Day>
    <b:YearAccessed>2019</b:YearAccessed>
    <b:MonthAccessed>March</b:MonthAccessed>
    <b:DayAccessed>16</b:DayAccessed>
    <b:URL>https://www.boston.com/news/history/2017/10/31/the-theory-that-may-explain-what-was-tormenting-the-afflicted-in-salems-witch-trials</b:URL>
    <b:RefOrder>9</b:RefOrder>
  </b:Source>
  <b:Source>
    <b:Tag>Ela96</b:Tag>
    <b:SourceType>Book</b:SourceType>
    <b:Guid>{D66F5CB3-6BE5-408C-8C87-01F6FCB9590C}</b:Guid>
    <b:Title>Tituba, reluctant witch of Salem : devilish Indians and Puritan fantasies</b:Title>
    <b:Year>1996</b:Year>
    <b:Author>
      <b:Author>
        <b:NameList>
          <b:Person>
            <b:Last>Breslaw</b:Last>
            <b:First>Elaine</b:First>
            <b:Middle>G</b:Middle>
          </b:Person>
        </b:NameList>
      </b:Author>
    </b:Author>
    <b:City>New York, NY</b:City>
    <b:Publisher>New York University Press </b:Publisher>
    <b:RefOrder>10</b:RefOrder>
  </b:Source>
  <b:Source>
    <b:Tag>Mat46</b:Tag>
    <b:SourceType>Book</b:SourceType>
    <b:Guid>{55C22B16-9506-4345-BE74-899F1A401910}</b:Guid>
    <b:Title>Strange phenomena of New England: in the seventeenth century: including the "Salem witchcraft," "1692." From the writings of "the Rev. Cotton Mather, D.D."</b:Title>
    <b:Year>1846</b:Year>
    <b:City>New York</b:City>
    <b:Publisher>Piercy and Reed</b:Publisher>
    <b:URL>https://hdl.handle.net/2027/loc.ark:/13960/t9669nb99</b:URL>
    <b:Author>
      <b:Author>
        <b:NameList>
          <b:Person>
            <b:Last>Mather</b:Last>
            <b:First>Cotton</b:First>
          </b:Person>
        </b:NameList>
      </b:Author>
      <b:Editor>
        <b:NameList>
          <b:Person>
            <b:Last>Jones</b:Last>
            <b:First>Henry</b:First>
          </b:Person>
        </b:NameList>
      </b:Editor>
    </b:Author>
    <b:RefOrder>11</b:RefOrder>
  </b:Source>
  <b:Source>
    <b:Tag>Cot93</b:Tag>
    <b:SourceType>InternetSite</b:SourceType>
    <b:Guid>{DAB47122-DAB0-46DF-B2D8-9198608EBB9E}</b:Guid>
    <b:Title>Wonders of the invisible world: being an account of the trials of several witches, lately executed in New England...by Cotton Mather</b:Title>
    <b:Year>1693</b:Year>
    <b:YearAccessed>2019</b:YearAccessed>
    <b:MonthAccessed>March</b:MonthAccessed>
    <b:DayAccessed>16</b:DayAccessed>
    <b:URL>https://www.loc.gov/resource/cph.3b22753/</b:URL>
    <b:Author>
      <b:Author>
        <b:NameList>
          <b:Person>
            <b:Last>Mather</b:Last>
            <b:First>Cotton</b:First>
          </b:Person>
        </b:NameList>
      </b:Author>
    </b:Author>
    <b:InternetSiteTitle>Library of Congress Prints and Photographs Division</b:InternetSiteTitle>
    <b:RefOrder>12</b:RefOrder>
  </b:Source>
</b:Sources>
</file>

<file path=customXml/itemProps1.xml><?xml version="1.0" encoding="utf-8"?>
<ds:datastoreItem xmlns:ds="http://schemas.openxmlformats.org/officeDocument/2006/customXml" ds:itemID="{0ADA8809-E520-4537-A6E9-15192DE180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6</TotalTime>
  <Pages>5</Pages>
  <Words>947</Words>
  <Characters>540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Vermont</Company>
  <LinksUpToDate>false</LinksUpToDate>
  <CharactersWithSpaces>6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ood, Princess</dc:creator>
  <cp:lastModifiedBy>Shanza PC</cp:lastModifiedBy>
  <cp:revision>9</cp:revision>
  <dcterms:created xsi:type="dcterms:W3CDTF">2019-09-22T12:19:00Z</dcterms:created>
  <dcterms:modified xsi:type="dcterms:W3CDTF">2019-11-30T18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OmZBv9KB"/&gt;&lt;style id="http://www.zotero.org/styles/chicago-note-bibliography" locale="en-US" hasBibliography="1" bibliographyStyleHasBeenSet="1"/&gt;&lt;prefs&gt;&lt;pref name="fieldType" value="Field"/&gt;&lt;pre</vt:lpwstr>
  </property>
  <property fmtid="{D5CDD505-2E9C-101B-9397-08002B2CF9AE}" pid="3" name="ZOTERO_PREF_2">
    <vt:lpwstr>f name="automaticJournalAbbreviations" value="true"/&gt;&lt;pref name="noteType" value="1"/&gt;&lt;/prefs&gt;&lt;/data&gt;</vt:lpwstr>
  </property>
</Properties>
</file>